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263D7E" w14:textId="77777777" w:rsidR="00247E61" w:rsidRPr="00247E61" w:rsidRDefault="00247E61" w:rsidP="00247E61">
      <w:pPr>
        <w:spacing w:after="0" w:line="480" w:lineRule="auto"/>
        <w:contextualSpacing/>
        <w:rPr>
          <w:rFonts w:ascii="Calibri" w:eastAsia="Times New Roman" w:hAnsi="Calibri" w:cs="Calibri"/>
          <w:lang w:eastAsia="en-CA"/>
        </w:rPr>
      </w:pPr>
      <w:r w:rsidRPr="00247E61">
        <w:rPr>
          <w:rFonts w:ascii="Calibri" w:eastAsia="Times New Roman" w:hAnsi="Calibri" w:cs="Calibri"/>
          <w:b/>
          <w:bCs/>
          <w:lang w:eastAsia="en-CA"/>
        </w:rPr>
        <w:t>Online Supplementary Table 1. Risk of bias</w:t>
      </w:r>
    </w:p>
    <w:p w14:paraId="5611CD02" w14:textId="77777777" w:rsidR="00247E61" w:rsidRPr="00247E61" w:rsidRDefault="00247E61" w:rsidP="00247E61">
      <w:pPr>
        <w:spacing w:after="0" w:line="480" w:lineRule="auto"/>
        <w:contextualSpacing/>
        <w:rPr>
          <w:rFonts w:ascii="Calibri" w:eastAsia="Times New Roman" w:hAnsi="Calibri" w:cs="Calibri"/>
          <w:lang w:eastAsia="en-CA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27"/>
        <w:gridCol w:w="1774"/>
        <w:gridCol w:w="1956"/>
        <w:gridCol w:w="1448"/>
        <w:gridCol w:w="2790"/>
        <w:gridCol w:w="2497"/>
        <w:gridCol w:w="1088"/>
        <w:gridCol w:w="870"/>
      </w:tblGrid>
      <w:tr w:rsidR="00247E61" w:rsidRPr="00247E61" w14:paraId="7B065E80" w14:textId="77777777" w:rsidTr="00603CED">
        <w:trPr>
          <w:trHeight w:val="320"/>
        </w:trPr>
        <w:tc>
          <w:tcPr>
            <w:tcW w:w="547" w:type="pct"/>
            <w:vMerge w:val="restar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F2B573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lang w:eastAsia="en-CA"/>
              </w:rPr>
            </w:pPr>
          </w:p>
        </w:tc>
        <w:tc>
          <w:tcPr>
            <w:tcW w:w="636" w:type="pct"/>
            <w:vMerge w:val="restar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27B7F9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Sequence Generation</w:t>
            </w:r>
          </w:p>
        </w:tc>
        <w:tc>
          <w:tcPr>
            <w:tcW w:w="701" w:type="pct"/>
            <w:vMerge w:val="restar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C991F7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Allocation Concealment</w:t>
            </w:r>
          </w:p>
        </w:tc>
        <w:tc>
          <w:tcPr>
            <w:tcW w:w="519" w:type="pct"/>
            <w:vMerge w:val="restar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F187A6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Performance Bias</w:t>
            </w:r>
          </w:p>
        </w:tc>
        <w:tc>
          <w:tcPr>
            <w:tcW w:w="1895" w:type="pct"/>
            <w:gridSpan w:val="2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EDB9C1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Detection Bias</w:t>
            </w:r>
          </w:p>
        </w:tc>
        <w:tc>
          <w:tcPr>
            <w:tcW w:w="390" w:type="pct"/>
            <w:vMerge w:val="restar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FC01C6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Attrition Bias</w:t>
            </w:r>
          </w:p>
        </w:tc>
        <w:tc>
          <w:tcPr>
            <w:tcW w:w="312" w:type="pct"/>
            <w:vMerge w:val="restar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DCC88B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Other Bias</w:t>
            </w:r>
          </w:p>
        </w:tc>
      </w:tr>
      <w:tr w:rsidR="00247E61" w:rsidRPr="00247E61" w14:paraId="2F51496A" w14:textId="77777777" w:rsidTr="00603CED">
        <w:trPr>
          <w:trHeight w:val="320"/>
        </w:trPr>
        <w:tc>
          <w:tcPr>
            <w:tcW w:w="547" w:type="pct"/>
            <w:vMerge/>
            <w:vAlign w:val="center"/>
            <w:hideMark/>
          </w:tcPr>
          <w:p w14:paraId="3E6444D1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lang w:eastAsia="en-CA"/>
              </w:rPr>
            </w:pPr>
          </w:p>
        </w:tc>
        <w:tc>
          <w:tcPr>
            <w:tcW w:w="636" w:type="pct"/>
            <w:vMerge/>
            <w:vAlign w:val="center"/>
            <w:hideMark/>
          </w:tcPr>
          <w:p w14:paraId="27B0EA8E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</w:p>
        </w:tc>
        <w:tc>
          <w:tcPr>
            <w:tcW w:w="701" w:type="pct"/>
            <w:vMerge/>
            <w:vAlign w:val="center"/>
            <w:hideMark/>
          </w:tcPr>
          <w:p w14:paraId="49232140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</w:p>
        </w:tc>
        <w:tc>
          <w:tcPr>
            <w:tcW w:w="519" w:type="pct"/>
            <w:vMerge/>
            <w:vAlign w:val="center"/>
            <w:hideMark/>
          </w:tcPr>
          <w:p w14:paraId="63BF8205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</w:p>
        </w:tc>
        <w:tc>
          <w:tcPr>
            <w:tcW w:w="100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EBD7A0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Overall Survival</w:t>
            </w:r>
          </w:p>
        </w:tc>
        <w:tc>
          <w:tcPr>
            <w:tcW w:w="895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BBFED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Progression-Free Survival/Serious adverse events</w:t>
            </w:r>
          </w:p>
        </w:tc>
        <w:tc>
          <w:tcPr>
            <w:tcW w:w="390" w:type="pct"/>
            <w:vMerge/>
            <w:vAlign w:val="center"/>
            <w:hideMark/>
          </w:tcPr>
          <w:p w14:paraId="152CAFFD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</w:p>
        </w:tc>
        <w:tc>
          <w:tcPr>
            <w:tcW w:w="312" w:type="pct"/>
            <w:vMerge/>
            <w:vAlign w:val="center"/>
            <w:hideMark/>
          </w:tcPr>
          <w:p w14:paraId="6E6838A0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</w:p>
        </w:tc>
      </w:tr>
      <w:tr w:rsidR="00247E61" w:rsidRPr="00247E61" w14:paraId="63255B1E" w14:textId="77777777" w:rsidTr="00603CED">
        <w:trPr>
          <w:trHeight w:val="320"/>
        </w:trPr>
        <w:tc>
          <w:tcPr>
            <w:tcW w:w="547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7A2193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lang w:eastAsia="en-CA"/>
              </w:rPr>
              <w:t>Gross-Goupil 2018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>
                <w:fldData xml:space="preserve">PEVuZE5vdGU+PENpdGU+PEF1dGhvcj5Hcm9zcy1Hb3VwaWw8L0F1dGhvcj48WWVhcj4yMDE4PC9Z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=
</w:fldData>
              </w:fldChar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 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>
                <w:fldData xml:space="preserve">PEVuZE5vdGU+PENpdGU+PEF1dGhvcj5Hcm9zcy1Hb3VwaWw8L0F1dGhvcj48WWVhcj4yMDE4PC9Z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=
</w:fldData>
              </w:fldChar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.DATA 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  <w:r w:rsidRPr="00247E61">
              <w:rPr>
                <w:rFonts w:ascii="Calibri" w:eastAsia="Times New Roman" w:hAnsi="Calibri" w:cs="Calibri"/>
                <w:lang w:eastAsia="en-CA"/>
              </w:rPr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separate"/>
            </w:r>
            <w:r w:rsidRPr="00247E61">
              <w:rPr>
                <w:rFonts w:ascii="Calibri" w:eastAsia="Times New Roman" w:hAnsi="Calibri" w:cs="Calibri"/>
                <w:noProof/>
                <w:lang w:eastAsia="en-CA"/>
              </w:rPr>
              <w:t>(8)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</w:p>
        </w:tc>
        <w:tc>
          <w:tcPr>
            <w:tcW w:w="636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466FBD6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70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DD82F1D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51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994345E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100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5A9C2E8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895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CA70011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39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DBA7873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312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5AB9950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</w:tr>
      <w:tr w:rsidR="00247E61" w:rsidRPr="00247E61" w14:paraId="74E7E261" w14:textId="77777777" w:rsidTr="00603CED">
        <w:trPr>
          <w:trHeight w:val="320"/>
        </w:trPr>
        <w:tc>
          <w:tcPr>
            <w:tcW w:w="547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B256B8F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lang w:eastAsia="en-CA"/>
              </w:rPr>
              <w:t>Chamie 2017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>
                <w:fldData xml:space="preserve">PEVuZE5vdGU+PENpdGU+PEF1dGhvcj5DaGFtaWU8L0F1dGhvcj48WWVhcj4yMDE3PC9ZZWFyPjxS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</w:fldData>
              </w:fldChar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 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>
                <w:fldData xml:space="preserve">PEVuZE5vdGU+PENpdGU+PEF1dGhvcj5DaGFtaWU8L0F1dGhvcj48WWVhcj4yMDE3PC9ZZWFyPjxS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</w:fldData>
              </w:fldChar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.DATA 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  <w:r w:rsidRPr="00247E61">
              <w:rPr>
                <w:rFonts w:ascii="Calibri" w:eastAsia="Times New Roman" w:hAnsi="Calibri" w:cs="Calibri"/>
                <w:lang w:eastAsia="en-CA"/>
              </w:rPr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separate"/>
            </w:r>
            <w:r w:rsidRPr="00247E61">
              <w:rPr>
                <w:rFonts w:ascii="Calibri" w:eastAsia="Times New Roman" w:hAnsi="Calibri" w:cs="Calibri"/>
                <w:noProof/>
                <w:lang w:eastAsia="en-CA"/>
              </w:rPr>
              <w:t>(9)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</w:p>
        </w:tc>
        <w:tc>
          <w:tcPr>
            <w:tcW w:w="636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59C28BC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70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2D3A1B1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51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BEEE4A1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100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6C5F2D1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895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3011F5B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39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D1CC152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312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33149C4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</w:tr>
      <w:tr w:rsidR="00247E61" w:rsidRPr="00247E61" w14:paraId="376477B3" w14:textId="77777777" w:rsidTr="00603CED">
        <w:trPr>
          <w:trHeight w:val="320"/>
        </w:trPr>
        <w:tc>
          <w:tcPr>
            <w:tcW w:w="547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EE49EF1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lang w:eastAsia="en-CA"/>
              </w:rPr>
              <w:t>Passalacqua 2014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>
                <w:fldData xml:space="preserve">PEVuZE5vdGU+PENpdGU+PEF1dGhvcj5QYXNzYWxhY3F1YTwvQXV0aG9yPjxZZWFyPjIwMTQ8L1ll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==
</w:fldData>
              </w:fldChar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 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>
                <w:fldData xml:space="preserve">PEVuZE5vdGU+PENpdGU+PEF1dGhvcj5QYXNzYWxhY3F1YTwvQXV0aG9yPjxZZWFyPjIwMTQ8L1ll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==
</w:fldData>
              </w:fldChar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.DATA 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  <w:r w:rsidRPr="00247E61">
              <w:rPr>
                <w:rFonts w:ascii="Calibri" w:eastAsia="Times New Roman" w:hAnsi="Calibri" w:cs="Calibri"/>
                <w:lang w:eastAsia="en-CA"/>
              </w:rPr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separate"/>
            </w:r>
            <w:r w:rsidRPr="00247E61">
              <w:rPr>
                <w:rFonts w:ascii="Calibri" w:eastAsia="Times New Roman" w:hAnsi="Calibri" w:cs="Calibri"/>
                <w:noProof/>
                <w:lang w:eastAsia="en-CA"/>
              </w:rPr>
              <w:t>(10)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</w:p>
        </w:tc>
        <w:tc>
          <w:tcPr>
            <w:tcW w:w="636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3B27F8F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70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1D45C1B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51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ADE3268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High</w:t>
            </w:r>
          </w:p>
        </w:tc>
        <w:tc>
          <w:tcPr>
            <w:tcW w:w="100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94074E7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895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8D1B9CE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Unclear</w:t>
            </w:r>
          </w:p>
        </w:tc>
        <w:tc>
          <w:tcPr>
            <w:tcW w:w="39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0D1DF4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312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E6FF059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</w:tr>
      <w:tr w:rsidR="00247E61" w:rsidRPr="00247E61" w14:paraId="5DB83770" w14:textId="77777777" w:rsidTr="00603CED">
        <w:trPr>
          <w:trHeight w:val="320"/>
        </w:trPr>
        <w:tc>
          <w:tcPr>
            <w:tcW w:w="547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450E10D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lang w:eastAsia="en-CA"/>
              </w:rPr>
              <w:t>Aitchison 2014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>
                <w:fldData xml:space="preserve">PEVuZE5vdGU+PENpdGU+PEF1dGhvcj5BaXRjaGlzb248L0F1dGhvcj48WWVhcj4yMDE0PC9ZZWFy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</w:fldData>
              </w:fldChar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 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>
                <w:fldData xml:space="preserve">PEVuZE5vdGU+PENpdGU+PEF1dGhvcj5BaXRjaGlzb248L0F1dGhvcj48WWVhcj4yMDE0PC9ZZWFy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</w:fldData>
              </w:fldChar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.DATA 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  <w:r w:rsidRPr="00247E61">
              <w:rPr>
                <w:rFonts w:ascii="Calibri" w:eastAsia="Times New Roman" w:hAnsi="Calibri" w:cs="Calibri"/>
                <w:lang w:eastAsia="en-CA"/>
              </w:rPr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separate"/>
            </w:r>
            <w:r w:rsidRPr="00247E61">
              <w:rPr>
                <w:rFonts w:ascii="Calibri" w:eastAsia="Times New Roman" w:hAnsi="Calibri" w:cs="Calibri"/>
                <w:noProof/>
                <w:lang w:eastAsia="en-CA"/>
              </w:rPr>
              <w:t>(11)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</w:p>
        </w:tc>
        <w:tc>
          <w:tcPr>
            <w:tcW w:w="636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DD66D17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70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623DC21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51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8C0B07D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High</w:t>
            </w:r>
          </w:p>
        </w:tc>
        <w:tc>
          <w:tcPr>
            <w:tcW w:w="100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33F5E5D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895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113DD0B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Unclear</w:t>
            </w:r>
          </w:p>
        </w:tc>
        <w:tc>
          <w:tcPr>
            <w:tcW w:w="39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213BEDF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High</w:t>
            </w:r>
          </w:p>
        </w:tc>
        <w:tc>
          <w:tcPr>
            <w:tcW w:w="312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A8E3C9E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</w:tr>
      <w:tr w:rsidR="00247E61" w:rsidRPr="00247E61" w14:paraId="34CFAA99" w14:textId="77777777" w:rsidTr="00603CED">
        <w:trPr>
          <w:trHeight w:val="320"/>
        </w:trPr>
        <w:tc>
          <w:tcPr>
            <w:tcW w:w="547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F33ACCF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lang w:eastAsia="en-CA"/>
              </w:rPr>
              <w:t>Messing 2003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>
                <w:fldData xml:space="preserve">PEVuZE5vdGU+PENpdGU+PEF1dGhvcj5NZXNzaW5nPC9BdXRob3I+PFllYXI+MjAwMzwvWWVhcj48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</w:fldData>
              </w:fldChar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 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>
                <w:fldData xml:space="preserve">PEVuZE5vdGU+PENpdGU+PEF1dGhvcj5NZXNzaW5nPC9BdXRob3I+PFllYXI+MjAwMzwvWWVhcj48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</w:fldData>
              </w:fldChar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.DATA 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  <w:r w:rsidRPr="00247E61">
              <w:rPr>
                <w:rFonts w:ascii="Calibri" w:eastAsia="Times New Roman" w:hAnsi="Calibri" w:cs="Calibri"/>
                <w:lang w:eastAsia="en-CA"/>
              </w:rPr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separate"/>
            </w:r>
            <w:r w:rsidRPr="00247E61">
              <w:rPr>
                <w:rFonts w:ascii="Calibri" w:eastAsia="Times New Roman" w:hAnsi="Calibri" w:cs="Calibri"/>
                <w:noProof/>
                <w:lang w:eastAsia="en-CA"/>
              </w:rPr>
              <w:t>(12)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</w:p>
        </w:tc>
        <w:tc>
          <w:tcPr>
            <w:tcW w:w="636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C797B54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Unclear</w:t>
            </w:r>
          </w:p>
        </w:tc>
        <w:tc>
          <w:tcPr>
            <w:tcW w:w="70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B7D48B7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51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05B706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High</w:t>
            </w:r>
          </w:p>
        </w:tc>
        <w:tc>
          <w:tcPr>
            <w:tcW w:w="100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EF48DD6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895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6F24A59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Unclear</w:t>
            </w:r>
          </w:p>
        </w:tc>
        <w:tc>
          <w:tcPr>
            <w:tcW w:w="39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81AF8B3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Unclear</w:t>
            </w:r>
          </w:p>
        </w:tc>
        <w:tc>
          <w:tcPr>
            <w:tcW w:w="312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DC39FA0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</w:tr>
      <w:tr w:rsidR="00247E61" w:rsidRPr="00247E61" w14:paraId="278ECF36" w14:textId="77777777" w:rsidTr="00603CED">
        <w:trPr>
          <w:trHeight w:val="320"/>
        </w:trPr>
        <w:tc>
          <w:tcPr>
            <w:tcW w:w="547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DD07185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lang w:eastAsia="en-CA"/>
              </w:rPr>
              <w:lastRenderedPageBreak/>
              <w:t>Pizzocaro 2001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>
                <w:fldData xml:space="preserve">PEVuZE5vdGU+PENpdGU+PEF1dGhvcj5QaXp6b2Nhcm88L0F1dGhvcj48WWVhcj4yMDAxPC9ZZWFy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==
</w:fldData>
              </w:fldChar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 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>
                <w:fldData xml:space="preserve">PEVuZE5vdGU+PENpdGU+PEF1dGhvcj5QaXp6b2Nhcm88L0F1dGhvcj48WWVhcj4yMDAxPC9ZZWFy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==
</w:fldData>
              </w:fldChar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.DATA 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  <w:r w:rsidRPr="00247E61">
              <w:rPr>
                <w:rFonts w:ascii="Calibri" w:eastAsia="Times New Roman" w:hAnsi="Calibri" w:cs="Calibri"/>
                <w:lang w:eastAsia="en-CA"/>
              </w:rPr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separate"/>
            </w:r>
            <w:r w:rsidRPr="00247E61">
              <w:rPr>
                <w:rFonts w:ascii="Calibri" w:eastAsia="Times New Roman" w:hAnsi="Calibri" w:cs="Calibri"/>
                <w:noProof/>
                <w:lang w:eastAsia="en-CA"/>
              </w:rPr>
              <w:t>(13)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</w:p>
        </w:tc>
        <w:tc>
          <w:tcPr>
            <w:tcW w:w="636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09FCF29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Unclear</w:t>
            </w:r>
          </w:p>
        </w:tc>
        <w:tc>
          <w:tcPr>
            <w:tcW w:w="70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DDB3B8C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Unclear</w:t>
            </w:r>
          </w:p>
        </w:tc>
        <w:tc>
          <w:tcPr>
            <w:tcW w:w="51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E885A08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High</w:t>
            </w:r>
          </w:p>
        </w:tc>
        <w:tc>
          <w:tcPr>
            <w:tcW w:w="100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FF2953D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895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853FEB5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Unclear</w:t>
            </w:r>
          </w:p>
        </w:tc>
        <w:tc>
          <w:tcPr>
            <w:tcW w:w="39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95F2C6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312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3379D00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</w:tr>
      <w:tr w:rsidR="00247E61" w:rsidRPr="00247E61" w14:paraId="72E900E9" w14:textId="77777777" w:rsidTr="00603CED">
        <w:trPr>
          <w:trHeight w:val="320"/>
        </w:trPr>
        <w:tc>
          <w:tcPr>
            <w:tcW w:w="547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CB005A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lang w:eastAsia="en-CA"/>
              </w:rPr>
              <w:t>Hinotsu 2013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>
                <w:fldData xml:space="preserve">PEVuZE5vdGU+PENpdGU+PEF1dGhvcj5IaW5vdHN1PC9BdXRob3I+PFllYXI+MjAxMzwvWWVhcj48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</w:fldData>
              </w:fldChar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 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>
                <w:fldData xml:space="preserve">PEVuZE5vdGU+PENpdGU+PEF1dGhvcj5IaW5vdHN1PC9BdXRob3I+PFllYXI+MjAxMzwvWWVhcj48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</w:fldData>
              </w:fldChar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.DATA 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  <w:r w:rsidRPr="00247E61">
              <w:rPr>
                <w:rFonts w:ascii="Calibri" w:eastAsia="Times New Roman" w:hAnsi="Calibri" w:cs="Calibri"/>
                <w:lang w:eastAsia="en-CA"/>
              </w:rPr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separate"/>
            </w:r>
            <w:r w:rsidRPr="00247E61">
              <w:rPr>
                <w:rFonts w:ascii="Calibri" w:eastAsia="Times New Roman" w:hAnsi="Calibri" w:cs="Calibri"/>
                <w:noProof/>
                <w:lang w:eastAsia="en-CA"/>
              </w:rPr>
              <w:t>(14)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</w:p>
        </w:tc>
        <w:tc>
          <w:tcPr>
            <w:tcW w:w="636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7D60353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Unclear</w:t>
            </w:r>
          </w:p>
        </w:tc>
        <w:tc>
          <w:tcPr>
            <w:tcW w:w="70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84A8CAC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Unclear</w:t>
            </w:r>
          </w:p>
        </w:tc>
        <w:tc>
          <w:tcPr>
            <w:tcW w:w="51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F0396B4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High</w:t>
            </w:r>
          </w:p>
        </w:tc>
        <w:tc>
          <w:tcPr>
            <w:tcW w:w="100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7B9204E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895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4190A8E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Unclear</w:t>
            </w:r>
          </w:p>
        </w:tc>
        <w:tc>
          <w:tcPr>
            <w:tcW w:w="39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FB6C898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312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23A5558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</w:tr>
      <w:tr w:rsidR="00247E61" w:rsidRPr="00247E61" w14:paraId="76D8D0F1" w14:textId="77777777" w:rsidTr="00603CED">
        <w:trPr>
          <w:trHeight w:val="320"/>
        </w:trPr>
        <w:tc>
          <w:tcPr>
            <w:tcW w:w="547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FD4D2B8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lang w:eastAsia="en-CA"/>
              </w:rPr>
              <w:t>Motzer 2017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>
                <w:fldData xml:space="preserve">PEVuZE5vdGU+PENpdGU+PEF1dGhvcj5Nb3R6ZXI8L0F1dGhvcj48WWVhcj4yMDE3PC9ZZWFyPjxS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</w:fldData>
              </w:fldChar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 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>
                <w:fldData xml:space="preserve">PEVuZE5vdGU+PENpdGU+PEF1dGhvcj5Nb3R6ZXI8L0F1dGhvcj48WWVhcj4yMDE3PC9ZZWFyPjxS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</w:fldData>
              </w:fldChar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.DATA 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  <w:r w:rsidRPr="00247E61">
              <w:rPr>
                <w:rFonts w:ascii="Calibri" w:eastAsia="Times New Roman" w:hAnsi="Calibri" w:cs="Calibri"/>
                <w:lang w:eastAsia="en-CA"/>
              </w:rPr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separate"/>
            </w:r>
            <w:r w:rsidRPr="00247E61">
              <w:rPr>
                <w:rFonts w:ascii="Calibri" w:eastAsia="Times New Roman" w:hAnsi="Calibri" w:cs="Calibri"/>
                <w:noProof/>
                <w:lang w:eastAsia="en-CA"/>
              </w:rPr>
              <w:t>(15)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</w:p>
        </w:tc>
        <w:tc>
          <w:tcPr>
            <w:tcW w:w="636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2A4C239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Unclear</w:t>
            </w:r>
          </w:p>
        </w:tc>
        <w:tc>
          <w:tcPr>
            <w:tcW w:w="70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5BBD568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Unclear</w:t>
            </w:r>
          </w:p>
        </w:tc>
        <w:tc>
          <w:tcPr>
            <w:tcW w:w="51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1F6C24F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100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2892E22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895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3BBBB98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Unclear</w:t>
            </w:r>
          </w:p>
        </w:tc>
        <w:tc>
          <w:tcPr>
            <w:tcW w:w="39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418AFFB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High</w:t>
            </w:r>
          </w:p>
        </w:tc>
        <w:tc>
          <w:tcPr>
            <w:tcW w:w="312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223EA1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Unclear</w:t>
            </w:r>
          </w:p>
        </w:tc>
      </w:tr>
      <w:tr w:rsidR="00247E61" w:rsidRPr="00247E61" w14:paraId="087323F7" w14:textId="77777777" w:rsidTr="00603CED">
        <w:trPr>
          <w:trHeight w:val="320"/>
        </w:trPr>
        <w:tc>
          <w:tcPr>
            <w:tcW w:w="547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6D4A429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lang w:eastAsia="en-CA"/>
              </w:rPr>
              <w:t>Choueiri 2021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/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 &lt;EndNote&gt;&lt;Cite&gt;&lt;Author&gt;Choueiri&lt;/Author&gt;&lt;Year&gt;2021&lt;/Year&gt;&lt;RecNum&gt;10&lt;/RecNum&gt;&lt;DisplayText&gt;(16)&lt;/DisplayText&gt;&lt;record&gt;&lt;rec-number&gt;10&lt;/rec-number&gt;&lt;foreign-keys&gt;&lt;key app="EN" db-id="sv2fte0s6xsxsmewe9c5df5yfd0ww5atttst" timestamp="1629547182"&gt;10&lt;/key&gt;&lt;/foreign-keys&gt;&lt;ref-type name="Journal Article"&gt;17&lt;/ref-type&gt;&lt;contributors&gt;&lt;authors&gt;&lt;author&gt;Choueiri, Toni K.&lt;/author&gt;&lt;author&gt;Tomczak, Piotr&lt;/author&gt;&lt;author&gt;Park, Se Hoon&lt;/author&gt;&lt;author&gt;Venugopal, Balaji&lt;/author&gt;&lt;author&gt;Ferguson, Thomas&lt;/author&gt;&lt;author&gt;Chang, Yen-Hwa&lt;/author&gt;&lt;author&gt;Hajek, Jaroslav&lt;/author&gt;&lt;author&gt;Symeonides, Stefan N.&lt;/author&gt;&lt;author&gt;Lee, Jae Lyun&lt;/author&gt;&lt;author&gt;Sarwar, Naveed&lt;/author&gt;&lt;author&gt;Thiery-Vuillemin, Antoine&lt;/author&gt;&lt;author&gt;Gross-Goupil, Marine&lt;/author&gt;&lt;author&gt;Mahave, Mauricio&lt;/author&gt;&lt;author&gt;Haas, Naomi B.&lt;/author&gt;&lt;author&gt;Sawrycki, Piotr&lt;/author&gt;&lt;author&gt;Gurney, Howard&lt;/author&gt;&lt;author&gt;Chevreau, Christine&lt;/author&gt;&lt;author&gt;Melichar, Bohuslav&lt;/author&gt;&lt;author&gt;Kopyltsov, Evgeniy&lt;/author&gt;&lt;author&gt;Alva, Ajjai&lt;/author&gt;&lt;author&gt;Burke, John M.&lt;/author&gt;&lt;author&gt;Doshi, Gurjyot&lt;/author&gt;&lt;author&gt;Topart, Delphine&lt;/author&gt;&lt;author&gt;Oudard, Stephane&lt;/author&gt;&lt;author&gt;Hammers, Hans&lt;/author&gt;&lt;author&gt;Kitamura, Hiroshi&lt;/author&gt;&lt;author&gt;Bedke, Jens&lt;/author&gt;&lt;author&gt;Perini, Rodolfo F.&lt;/author&gt;&lt;author&gt;Zhang, Pingye&lt;/author&gt;&lt;author&gt;Imai, Kentaro&lt;/author&gt;&lt;author&gt;Willemann-Rogerio, Jaqueline&lt;/author&gt;&lt;author&gt;Quinn, David I.&lt;/author&gt;&lt;author&gt;Powles, Thomas&lt;/author&gt;&lt;/authors&gt;&lt;/contributors&gt;&lt;titles&gt;&lt;title&gt;Adjuvant Pembrolizumab after Nephrectomy in Renal-Cell Carcinoma&lt;/title&gt;&lt;secondary-title&gt;New England Journal of Medicine&lt;/secondary-title&gt;&lt;/titles&gt;&lt;periodical&gt;&lt;full-title&gt;New England Journal of Medicine&lt;/full-title&gt;&lt;/periodical&gt;&lt;pages&gt;683-694&lt;/pages&gt;&lt;volume&gt;385&lt;/volume&gt;&lt;number&gt;8&lt;/number&gt;&lt;dates&gt;&lt;year&gt;2021&lt;/year&gt;&lt;/dates&gt;&lt;urls&gt;&lt;related-urls&gt;&lt;url&gt;https://www.nejm.org/doi/full/10.1056/NEJMoa2106391&lt;/url&gt;&lt;/related-urls&gt;&lt;/urls&gt;&lt;electronic-resource-num&gt;10.1056/NEJMoa2106391&lt;/electronic-resource-num&gt;&lt;/record&gt;&lt;/Cite&gt;&lt;/EndNote&gt;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separate"/>
            </w:r>
            <w:r w:rsidRPr="00247E61">
              <w:rPr>
                <w:rFonts w:ascii="Calibri" w:eastAsia="Times New Roman" w:hAnsi="Calibri" w:cs="Calibri"/>
                <w:noProof/>
                <w:lang w:eastAsia="en-CA"/>
              </w:rPr>
              <w:t>(16)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</w:p>
        </w:tc>
        <w:tc>
          <w:tcPr>
            <w:tcW w:w="636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6AAA76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70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BE56459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51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A47982D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100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7A5DB48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895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0D9FFF9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39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63DAA61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312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6BE2A8C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</w:tr>
      <w:tr w:rsidR="00247E61" w:rsidRPr="00247E61" w14:paraId="49B4123A" w14:textId="77777777" w:rsidTr="00603CED">
        <w:trPr>
          <w:trHeight w:val="320"/>
        </w:trPr>
        <w:tc>
          <w:tcPr>
            <w:tcW w:w="547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4376BCF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lang w:eastAsia="en-CA"/>
              </w:rPr>
              <w:t>Haas 2016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>
                <w:fldData xml:space="preserve">PEVuZE5vdGU+PENpdGU+PEF1dGhvcj5IYWFzPC9BdXRob3I+PFllYXI+MjAxNjwvWWVhcj48UmVj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=
</w:fldData>
              </w:fldChar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 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>
                <w:fldData xml:space="preserve">PEVuZE5vdGU+PENpdGU+PEF1dGhvcj5IYWFzPC9BdXRob3I+PFllYXI+MjAxNjwvWWVhcj48UmVj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=
</w:fldData>
              </w:fldChar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.DATA 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  <w:r w:rsidRPr="00247E61">
              <w:rPr>
                <w:rFonts w:ascii="Calibri" w:eastAsia="Times New Roman" w:hAnsi="Calibri" w:cs="Calibri"/>
                <w:lang w:eastAsia="en-CA"/>
              </w:rPr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separate"/>
            </w:r>
            <w:r w:rsidRPr="00247E61">
              <w:rPr>
                <w:rFonts w:ascii="Calibri" w:eastAsia="Times New Roman" w:hAnsi="Calibri" w:cs="Calibri"/>
                <w:noProof/>
                <w:lang w:eastAsia="en-CA"/>
              </w:rPr>
              <w:t>(17)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</w:p>
        </w:tc>
        <w:tc>
          <w:tcPr>
            <w:tcW w:w="636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D2FBD11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70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B74F8FC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51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180C425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100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3F1AF29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895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9D98B12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39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9B8D67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High</w:t>
            </w:r>
          </w:p>
        </w:tc>
        <w:tc>
          <w:tcPr>
            <w:tcW w:w="312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308F537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</w:tr>
      <w:tr w:rsidR="00247E61" w:rsidRPr="00247E61" w14:paraId="36C2D961" w14:textId="77777777" w:rsidTr="00603CED">
        <w:trPr>
          <w:trHeight w:val="320"/>
        </w:trPr>
        <w:tc>
          <w:tcPr>
            <w:tcW w:w="547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C2C0D58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lang w:eastAsia="en-CA"/>
              </w:rPr>
            </w:pPr>
            <w:proofErr w:type="spellStart"/>
            <w:r w:rsidRPr="00247E61">
              <w:rPr>
                <w:rFonts w:ascii="Calibri" w:eastAsia="Times New Roman" w:hAnsi="Calibri" w:cs="Calibri"/>
                <w:lang w:eastAsia="en-CA"/>
              </w:rPr>
              <w:t>Ravaud</w:t>
            </w:r>
            <w:proofErr w:type="spellEnd"/>
            <w:r w:rsidRPr="00247E61">
              <w:rPr>
                <w:rFonts w:ascii="Calibri" w:eastAsia="Times New Roman" w:hAnsi="Calibri" w:cs="Calibri"/>
                <w:lang w:eastAsia="en-CA"/>
              </w:rPr>
              <w:t xml:space="preserve"> 2016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/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 &lt;EndNote&gt;&lt;Cite&gt;&lt;Author&gt;Ravaud&lt;/Author&gt;&lt;Year&gt;2016&lt;/Year&gt;&lt;RecNum&gt;12&lt;/RecNum&gt;&lt;DisplayText&gt;(19)&lt;/DisplayText&gt;&lt;record&gt;&lt;rec-number&gt;12&lt;/rec-number&gt;&lt;foreign-keys&gt;&lt;key app="EN" db-id="sv2fte0s6xsxsmewe9c5df5yfd0ww5atttst" timestamp="1629548524"&gt;12&lt;/key&gt;&lt;/foreign-keys&gt;&lt;ref-type name="Journal Article"&gt;17&lt;/ref-type&gt;&lt;contributors&gt;&lt;authors&gt;&lt;author&gt;Ravaud, Alain&lt;/author&gt;&lt;author&gt;Motzer, Robert J.&lt;/author&gt;&lt;author&gt;Pandha, Hardev S.&lt;/author&gt;&lt;author&gt;George, Daniel J.&lt;/author&gt;&lt;author&gt;Pantuck, Allan J.&lt;/author&gt;&lt;author&gt;Patel, Anup&lt;/author&gt;&lt;author&gt;Chang, Yen-Hwa&lt;/author&gt;&lt;author&gt;Escudier, Bernard&lt;/author&gt;&lt;author&gt;Donskov, Frede&lt;/author&gt;&lt;author&gt;Magheli, Ahmed&lt;/author&gt;&lt;author&gt;Carteni, Giacomo&lt;/author&gt;&lt;author&gt;Laguerre, Brigitte&lt;/author&gt;&lt;author&gt;Tomczak, Piotr&lt;/author&gt;&lt;author&gt;Breza, Jan&lt;/author&gt;&lt;author&gt;Gerletti, Paola&lt;/author&gt;&lt;author&gt;Lechuga, Mariajose&lt;/author&gt;&lt;author&gt;Lin, Xun&lt;/author&gt;&lt;author&gt;Martini, Jean-Francois&lt;/author&gt;&lt;author&gt;Ramaswamy, Krishnan&lt;/author&gt;&lt;author&gt;Casey, Michelle&lt;/author&gt;&lt;author&gt;Staehler, Michael&lt;/author&gt;&lt;author&gt;Patard, Jean-Jacques&lt;/author&gt;&lt;/authors&gt;&lt;/contributors&gt;&lt;titles&gt;&lt;title&gt;Adjuvant Sunitinib in High-Risk Renal-Cell Carcinoma after Nephrectomy&lt;/title&gt;&lt;secondary-title&gt;New England Journal of Medicine&lt;/secondary-title&gt;&lt;/titles&gt;&lt;periodical&gt;&lt;full-title&gt;New England Journal of Medicine&lt;/full-title&gt;&lt;/periodical&gt;&lt;pages&gt;2246-2254&lt;/pages&gt;&lt;volume&gt;375&lt;/volume&gt;&lt;number&gt;23&lt;/number&gt;&lt;dates&gt;&lt;year&gt;2016&lt;/year&gt;&lt;/dates&gt;&lt;accession-num&gt;27718781&lt;/accession-num&gt;&lt;urls&gt;&lt;related-urls&gt;&lt;url&gt;https://www.nejm.org/doi/full/10.1056/NEJMoa1611406&lt;/url&gt;&lt;/related-urls&gt;&lt;/urls&gt;&lt;electronic-resource-num&gt;10.1056/NEJMoa1611406&lt;/electronic-resource-num&gt;&lt;/record&gt;&lt;/Cite&gt;&lt;/EndNote&gt;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separate"/>
            </w:r>
            <w:r w:rsidRPr="00247E61">
              <w:rPr>
                <w:rFonts w:ascii="Calibri" w:eastAsia="Times New Roman" w:hAnsi="Calibri" w:cs="Calibri"/>
                <w:noProof/>
                <w:lang w:eastAsia="en-CA"/>
              </w:rPr>
              <w:t>(19)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</w:p>
        </w:tc>
        <w:tc>
          <w:tcPr>
            <w:tcW w:w="636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108AD60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70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4F035DC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51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E4F07AC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100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8E627A7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895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08C072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39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6FB9366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High</w:t>
            </w:r>
          </w:p>
        </w:tc>
        <w:tc>
          <w:tcPr>
            <w:tcW w:w="312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C529249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</w:tr>
      <w:tr w:rsidR="00247E61" w:rsidRPr="00247E61" w14:paraId="03B4755C" w14:textId="77777777" w:rsidTr="00603CED">
        <w:trPr>
          <w:trHeight w:val="320"/>
        </w:trPr>
        <w:tc>
          <w:tcPr>
            <w:tcW w:w="547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C1A3694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lang w:eastAsia="en-CA"/>
              </w:rPr>
              <w:t>Margulis 2009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/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 &lt;EndNote&gt;&lt;Cite&gt;&lt;Author&gt;Margulis&lt;/Author&gt;&lt;Year&gt;2009&lt;/Year&gt;&lt;RecNum&gt;1&lt;/RecNum&gt;&lt;DisplayText&gt;(20)&lt;/DisplayText&gt;&lt;record&gt;&lt;rec-number&gt;1&lt;/rec-number&gt;&lt;foreign-keys&gt;&lt;key app="EN" db-id="sv2fte0s6xsxsmewe9c5df5yfd0ww5atttst" timestamp="1629513396"&gt;1&lt;/key&gt;&lt;/foreign-keys&gt;&lt;ref-type name="Journal Article"&gt;17&lt;/ref-type&gt;&lt;contributors&gt;&lt;authors&gt;&lt;author&gt;Margulis, V.&lt;/author&gt;&lt;author&gt;Matin, S. F.&lt;/author&gt;&lt;author&gt;Tannir, N.&lt;/author&gt;&lt;author&gt;Tamboli, P.&lt;/author&gt;&lt;author&gt;Shen, Y.&lt;/author&gt;&lt;author&gt;Lozano, M.&lt;/author&gt;&lt;author&gt;Swanson, D. A.&lt;/author&gt;&lt;author&gt;Jonasch, E.&lt;/author&gt;&lt;author&gt;Wood, C. G.&lt;/author&gt;&lt;/authors&gt;&lt;/contributors&gt;&lt;auth-address&gt;Department of Urology, The University of Texas MD Anderson Cancer Center, Houston, Texas 77030, USA.&lt;/auth-address&gt;&lt;titles&gt;&lt;title&gt;Randomized trial of adjuvant thalidomide versus observation in patients with completely resected high-risk renal cell carcinoma&lt;/title&gt;&lt;secondary-title&gt;Urology&lt;/secondary-title&gt;&lt;/titles&gt;&lt;periodical&gt;&lt;full-title&gt;Urology&lt;/full-title&gt;&lt;/periodical&gt;&lt;pages&gt;337-41&lt;/pages&gt;&lt;volume&gt;73&lt;/volume&gt;&lt;number&gt;2&lt;/number&gt;&lt;edition&gt;2008/10/28&lt;/edition&gt;&lt;keywords&gt;&lt;keyword&gt;Angiogenesis Inhibitors/*therapeutic use&lt;/keyword&gt;&lt;keyword&gt;Carcinoma, Renal Cell/*drug therapy/*surgery&lt;/keyword&gt;&lt;keyword&gt;Chemotherapy, Adjuvant&lt;/keyword&gt;&lt;keyword&gt;Disease-Free Survival&lt;/keyword&gt;&lt;keyword&gt;Female&lt;/keyword&gt;&lt;keyword&gt;Follow-Up Studies&lt;/keyword&gt;&lt;keyword&gt;Humans&lt;/keyword&gt;&lt;keyword&gt;Kidney Neoplasms/*drug therapy/*surgery&lt;/keyword&gt;&lt;keyword&gt;Male&lt;/keyword&gt;&lt;keyword&gt;Middle Aged&lt;/keyword&gt;&lt;keyword&gt;Risk Factors&lt;/keyword&gt;&lt;keyword&gt;Thalidomide/*therapeutic use&lt;/keyword&gt;&lt;/keywords&gt;&lt;dates&gt;&lt;year&gt;2009&lt;/year&gt;&lt;pub-dates&gt;&lt;date&gt;Feb&lt;/date&gt;&lt;/pub-dates&gt;&lt;/dates&gt;&lt;isbn&gt;0090-4295 (Print)&amp;#xD;0090-4295&lt;/isbn&gt;&lt;accession-num&gt;18950837&lt;/accession-num&gt;&lt;urls&gt;&lt;/urls&gt;&lt;custom2&gt;PMC4723280&lt;/custom2&gt;&lt;custom6&gt;NIHMS729290&lt;/custom6&gt;&lt;electronic-resource-num&gt;10.1016/j.urology.2008.08.476&lt;/electronic-resource-num&gt;&lt;remote-database-provider&gt;NLM&lt;/remote-database-provider&gt;&lt;language&gt;eng&lt;/language&gt;&lt;/record&gt;&lt;/Cite&gt;&lt;/EndNote&gt;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separate"/>
            </w:r>
            <w:r w:rsidRPr="00247E61">
              <w:rPr>
                <w:rFonts w:ascii="Calibri" w:eastAsia="Times New Roman" w:hAnsi="Calibri" w:cs="Calibri"/>
                <w:noProof/>
                <w:lang w:eastAsia="en-CA"/>
              </w:rPr>
              <w:t>(20)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</w:p>
        </w:tc>
        <w:tc>
          <w:tcPr>
            <w:tcW w:w="636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4ACAB86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Unclear</w:t>
            </w:r>
          </w:p>
        </w:tc>
        <w:tc>
          <w:tcPr>
            <w:tcW w:w="70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F3D12E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Unclear</w:t>
            </w:r>
          </w:p>
        </w:tc>
        <w:tc>
          <w:tcPr>
            <w:tcW w:w="51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50B6FAD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High</w:t>
            </w:r>
          </w:p>
        </w:tc>
        <w:tc>
          <w:tcPr>
            <w:tcW w:w="100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2C8236E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895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303F5CC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Unclear</w:t>
            </w:r>
          </w:p>
        </w:tc>
        <w:tc>
          <w:tcPr>
            <w:tcW w:w="39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9F96DD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Unclear</w:t>
            </w:r>
          </w:p>
        </w:tc>
        <w:tc>
          <w:tcPr>
            <w:tcW w:w="312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0F7F666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Unclear</w:t>
            </w:r>
          </w:p>
        </w:tc>
      </w:tr>
      <w:tr w:rsidR="00247E61" w:rsidRPr="00247E61" w14:paraId="4A273B47" w14:textId="77777777" w:rsidTr="00603CED">
        <w:trPr>
          <w:trHeight w:val="320"/>
        </w:trPr>
        <w:tc>
          <w:tcPr>
            <w:tcW w:w="547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D06F6C8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lang w:eastAsia="en-CA"/>
              </w:rPr>
              <w:t>Eisen 2020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>
                <w:fldData xml:space="preserve">PEVuZE5vdGU+PENpdGU+PEF1dGhvcj5FaXNlbjwvQXV0aG9yPjxZZWFyPjIwMjA8L1llYXI+PFJl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</w:fldData>
              </w:fldChar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 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begin">
                <w:fldData xml:space="preserve">PEVuZE5vdGU+PENpdGU+PEF1dGhvcj5FaXNlbjwvQXV0aG9yPjxZZWFyPjIwMjA8L1llYXI+PFJl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</w:fldData>
              </w:fldChar>
            </w:r>
            <w:r w:rsidRPr="00247E61">
              <w:rPr>
                <w:rFonts w:ascii="Calibri" w:eastAsia="Times New Roman" w:hAnsi="Calibri" w:cs="Calibri"/>
                <w:lang w:eastAsia="en-CA"/>
              </w:rPr>
              <w:instrText xml:space="preserve"> ADDIN EN.CITE.DATA </w:instrText>
            </w:r>
            <w:r w:rsidRPr="00247E61">
              <w:rPr>
                <w:rFonts w:ascii="Calibri" w:eastAsia="Times New Roman" w:hAnsi="Calibri" w:cs="Calibri"/>
                <w:lang w:eastAsia="en-CA"/>
              </w:rPr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  <w:r w:rsidRPr="00247E61">
              <w:rPr>
                <w:rFonts w:ascii="Calibri" w:eastAsia="Times New Roman" w:hAnsi="Calibri" w:cs="Calibri"/>
                <w:lang w:eastAsia="en-CA"/>
              </w:rPr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separate"/>
            </w:r>
            <w:r w:rsidRPr="00247E61">
              <w:rPr>
                <w:rFonts w:ascii="Calibri" w:eastAsia="Times New Roman" w:hAnsi="Calibri" w:cs="Calibri"/>
                <w:noProof/>
                <w:lang w:eastAsia="en-CA"/>
              </w:rPr>
              <w:t>(18)</w:t>
            </w:r>
            <w:r w:rsidRPr="00247E61">
              <w:rPr>
                <w:rFonts w:ascii="Calibri" w:eastAsia="Times New Roman" w:hAnsi="Calibri" w:cs="Calibri"/>
                <w:lang w:eastAsia="en-CA"/>
              </w:rPr>
              <w:fldChar w:fldCharType="end"/>
            </w:r>
          </w:p>
        </w:tc>
        <w:tc>
          <w:tcPr>
            <w:tcW w:w="636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F361E83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70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A3D68D8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51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0EC1DD4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100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D41356C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895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9AB16D3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39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3976508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  <w:tc>
          <w:tcPr>
            <w:tcW w:w="312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20BCF93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Low</w:t>
            </w:r>
          </w:p>
        </w:tc>
      </w:tr>
    </w:tbl>
    <w:p w14:paraId="5E19FCD1" w14:textId="77777777" w:rsidR="00247E61" w:rsidRPr="00247E61" w:rsidRDefault="00247E61" w:rsidP="00247E61">
      <w:pPr>
        <w:spacing w:after="0" w:line="480" w:lineRule="auto"/>
        <w:contextualSpacing/>
        <w:rPr>
          <w:rFonts w:ascii="Calibri" w:eastAsia="Times New Roman" w:hAnsi="Calibri" w:cs="Calibri"/>
          <w:lang w:eastAsia="en-CA"/>
        </w:rPr>
      </w:pPr>
    </w:p>
    <w:p w14:paraId="2604B897" w14:textId="77777777" w:rsidR="00247E61" w:rsidRPr="00247E61" w:rsidRDefault="00247E61" w:rsidP="00247E61">
      <w:pPr>
        <w:spacing w:after="0" w:line="480" w:lineRule="auto"/>
        <w:contextualSpacing/>
        <w:rPr>
          <w:rFonts w:ascii="Calibri" w:eastAsia="Times New Roman" w:hAnsi="Calibri" w:cs="Calibri"/>
          <w:b/>
          <w:bCs/>
          <w:lang w:eastAsia="en-CA"/>
        </w:rPr>
      </w:pPr>
      <w:r w:rsidRPr="00247E61">
        <w:rPr>
          <w:rFonts w:ascii="Calibri" w:eastAsia="Times New Roman" w:hAnsi="Calibri" w:cs="Calibri"/>
          <w:b/>
          <w:bCs/>
          <w:lang w:eastAsia="en-CA"/>
        </w:rPr>
        <w:br w:type="page"/>
      </w:r>
    </w:p>
    <w:p w14:paraId="1E2A4A74" w14:textId="77777777" w:rsidR="00247E61" w:rsidRPr="00247E61" w:rsidRDefault="00247E61" w:rsidP="00247E61">
      <w:pPr>
        <w:spacing w:after="0" w:line="480" w:lineRule="auto"/>
        <w:contextualSpacing/>
        <w:rPr>
          <w:rFonts w:ascii="Calibri" w:eastAsia="Times New Roman" w:hAnsi="Calibri" w:cs="Calibri"/>
          <w:lang w:eastAsia="en-CA"/>
        </w:rPr>
      </w:pPr>
      <w:r w:rsidRPr="00247E61">
        <w:rPr>
          <w:rFonts w:ascii="Calibri" w:eastAsia="Times New Roman" w:hAnsi="Calibri" w:cs="Calibri"/>
          <w:b/>
          <w:bCs/>
          <w:lang w:eastAsia="en-CA"/>
        </w:rPr>
        <w:lastRenderedPageBreak/>
        <w:t xml:space="preserve">Online Supplementary Table 2. </w:t>
      </w:r>
      <w:r w:rsidRPr="00247E61">
        <w:rPr>
          <w:rFonts w:ascii="Calibri" w:eastAsia="Times New Roman" w:hAnsi="Calibri" w:cs="Calibri"/>
          <w:lang w:eastAsia="en-CA"/>
        </w:rPr>
        <w:t>OS all treatment comparisons, hazard ratio [confidence intervals]</w:t>
      </w:r>
    </w:p>
    <w:p w14:paraId="57771690" w14:textId="77777777" w:rsidR="00247E61" w:rsidRPr="00247E61" w:rsidRDefault="00247E61" w:rsidP="00247E61">
      <w:pPr>
        <w:spacing w:after="0" w:line="480" w:lineRule="auto"/>
        <w:contextualSpacing/>
        <w:rPr>
          <w:rFonts w:ascii="Calibri" w:eastAsia="Times New Roman" w:hAnsi="Calibri" w:cs="Calibri"/>
          <w:lang w:eastAsia="en-CA"/>
        </w:rPr>
      </w:pPr>
    </w:p>
    <w:tbl>
      <w:tblPr>
        <w:tblW w:w="1386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94"/>
        <w:gridCol w:w="1494"/>
        <w:gridCol w:w="1494"/>
        <w:gridCol w:w="1494"/>
        <w:gridCol w:w="1913"/>
        <w:gridCol w:w="1494"/>
        <w:gridCol w:w="1494"/>
        <w:gridCol w:w="1494"/>
        <w:gridCol w:w="1494"/>
      </w:tblGrid>
      <w:tr w:rsidR="00247E61" w:rsidRPr="00247E61" w14:paraId="54025658" w14:textId="77777777" w:rsidTr="00603CED">
        <w:trPr>
          <w:trHeight w:val="300"/>
        </w:trPr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0EA964A9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  <w:t>Axitinib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138772C7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97 [0.57; 1.67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4E4AE56E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96 [0.52; 1.78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2A507C16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04 [0.50; 2.19]</w:t>
            </w:r>
          </w:p>
        </w:tc>
        <w:tc>
          <w:tcPr>
            <w:tcW w:w="1913" w:type="dxa"/>
            <w:shd w:val="clear" w:color="auto" w:fill="auto"/>
            <w:noWrap/>
            <w:vAlign w:val="bottom"/>
            <w:hideMark/>
          </w:tcPr>
          <w:p w14:paraId="6CB52AA3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85 [0.45; 1.61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7D319676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12 [0.63; 1.99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726638C1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80 [0.44; 1.46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569C491C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94 [0.53; 1.66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44ADA0E5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04 [0.59; 1.85]</w:t>
            </w:r>
          </w:p>
        </w:tc>
      </w:tr>
      <w:tr w:rsidR="00247E61" w:rsidRPr="00247E61" w14:paraId="73A2AEDB" w14:textId="77777777" w:rsidTr="00603CED">
        <w:trPr>
          <w:trHeight w:val="300"/>
        </w:trPr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78B7500C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03 [0.60; 1.76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2B86D3A6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  <w:t>Control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6E72415F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99 [0.74; 1.32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3042D0F3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07 [0.64; 1.79]</w:t>
            </w:r>
          </w:p>
        </w:tc>
        <w:tc>
          <w:tcPr>
            <w:tcW w:w="1913" w:type="dxa"/>
            <w:shd w:val="clear" w:color="auto" w:fill="auto"/>
            <w:noWrap/>
            <w:vAlign w:val="bottom"/>
            <w:hideMark/>
          </w:tcPr>
          <w:p w14:paraId="0E56C270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87 [0.61; 1.24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316DF318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15 [0.92; 1.42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6213A03B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82 [0.62; 1.08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25F6E056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96 [0.80; 1.16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0B09021C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07 [0.87; 1.31]</w:t>
            </w:r>
          </w:p>
        </w:tc>
      </w:tr>
      <w:tr w:rsidR="00247E61" w:rsidRPr="00247E61" w14:paraId="495A3ACC" w14:textId="77777777" w:rsidTr="00603CED">
        <w:trPr>
          <w:trHeight w:val="300"/>
        </w:trPr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431AFAB9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04 [0.56; 1.91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7D116C16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01 [0.76; 1.35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206C82E0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G</w:t>
            </w:r>
            <w:r w:rsidRPr="00247E61"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  <w:t>irentuximab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7DE5A104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08 [0.60; 1.95]</w:t>
            </w:r>
          </w:p>
        </w:tc>
        <w:tc>
          <w:tcPr>
            <w:tcW w:w="1913" w:type="dxa"/>
            <w:shd w:val="clear" w:color="auto" w:fill="auto"/>
            <w:noWrap/>
            <w:vAlign w:val="bottom"/>
            <w:hideMark/>
          </w:tcPr>
          <w:p w14:paraId="6D5F07E4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88 [0.56; 1.38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71BEB654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16 [0.81; 1.66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3C65A223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83 [0.56; 1.23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2209E8A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97 [0.69; 1.38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712F9453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08 [0.76; 1.54]</w:t>
            </w:r>
          </w:p>
        </w:tc>
      </w:tr>
      <w:tr w:rsidR="00247E61" w:rsidRPr="00247E61" w14:paraId="72BF420D" w14:textId="77777777" w:rsidTr="00603CED">
        <w:trPr>
          <w:trHeight w:val="300"/>
        </w:trPr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258E8DAF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96 [0.46; 2.02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68DE49C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93 [0.56; 1.56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32C1B4B5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93 [0.51; 1.67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4C3E53ED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  <w:t>IL-2+Interferon</w:t>
            </w:r>
          </w:p>
        </w:tc>
        <w:tc>
          <w:tcPr>
            <w:tcW w:w="1913" w:type="dxa"/>
            <w:shd w:val="clear" w:color="auto" w:fill="auto"/>
            <w:noWrap/>
            <w:vAlign w:val="bottom"/>
            <w:hideMark/>
          </w:tcPr>
          <w:p w14:paraId="0E269294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81 [0.44; 1.52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78D1E552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07 [0.61; 1.87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2757656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77 [0.43; 1.37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5EDA5944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90 [0.52; 1.56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799F63A9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00 [0.57; 1.73]</w:t>
            </w:r>
          </w:p>
        </w:tc>
      </w:tr>
      <w:tr w:rsidR="00247E61" w:rsidRPr="00247E61" w14:paraId="63B0C820" w14:textId="77777777" w:rsidTr="00603CED">
        <w:trPr>
          <w:trHeight w:val="300"/>
        </w:trPr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2E55F013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18 [0.62; 2.24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31E7CC6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15 [0.81; 1.63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2499CB3D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14 [0.72; 1.79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3B1696A3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23 [0.66; 2.29]</w:t>
            </w:r>
          </w:p>
        </w:tc>
        <w:tc>
          <w:tcPr>
            <w:tcW w:w="1913" w:type="dxa"/>
            <w:shd w:val="clear" w:color="auto" w:fill="auto"/>
            <w:noWrap/>
            <w:vAlign w:val="bottom"/>
            <w:hideMark/>
          </w:tcPr>
          <w:p w14:paraId="6C9DBCE2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  <w:t>IL-2+Interferon+5-FU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7A6429D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32 [0.87; 1.99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6FA684DB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94 [0.60; 1.47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6243BEB7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11 [0.74; 1.65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5BF867BE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23 [0.82; 1.84]</w:t>
            </w:r>
          </w:p>
        </w:tc>
      </w:tr>
      <w:tr w:rsidR="00247E61" w:rsidRPr="00247E61" w14:paraId="350C9353" w14:textId="77777777" w:rsidTr="00603CED">
        <w:trPr>
          <w:trHeight w:val="300"/>
        </w:trPr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0FFA673E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89 [0.50; 1.60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1457736B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87 [0.70; 1.08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79F384B1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86 [0.60; 1.24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0E367CAE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93 [0.53; 1.63]</w:t>
            </w:r>
          </w:p>
        </w:tc>
        <w:tc>
          <w:tcPr>
            <w:tcW w:w="1913" w:type="dxa"/>
            <w:shd w:val="clear" w:color="auto" w:fill="auto"/>
            <w:noWrap/>
            <w:vAlign w:val="bottom"/>
            <w:hideMark/>
          </w:tcPr>
          <w:p w14:paraId="5B59D4C9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76 [0.50; 1.15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2044F7FE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  <w:t>Interferon-alpha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10EA7E01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72 [0.50; 1.01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0EF09EB8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84 [0.63; 1.12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4005AEB8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93 [0.69; 1.25]</w:t>
            </w:r>
          </w:p>
        </w:tc>
      </w:tr>
      <w:tr w:rsidR="00247E61" w:rsidRPr="00247E61" w14:paraId="6A07DB5A" w14:textId="77777777" w:rsidTr="00603CED">
        <w:trPr>
          <w:trHeight w:val="300"/>
        </w:trPr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3E7C9FC2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25 [0.69; 2.29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4E09AFB1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22 [0.93; 1.60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64A5E773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21 [0.81; 1.80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4BAD11ED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30 [0.73; 2.34]</w:t>
            </w:r>
          </w:p>
        </w:tc>
        <w:tc>
          <w:tcPr>
            <w:tcW w:w="1913" w:type="dxa"/>
            <w:shd w:val="clear" w:color="auto" w:fill="auto"/>
            <w:noWrap/>
            <w:vAlign w:val="bottom"/>
            <w:hideMark/>
          </w:tcPr>
          <w:p w14:paraId="49958132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06 [0.68; 1.65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078A3BAD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40 [0.99; 1.98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5D200D86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  <w:t>Pazopanib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31B3B7EE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18 [0.84; 1.64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56A3EEA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30 [0.92; 1.83]</w:t>
            </w:r>
          </w:p>
        </w:tc>
      </w:tr>
      <w:tr w:rsidR="00247E61" w:rsidRPr="00247E61" w14:paraId="08D905F1" w14:textId="77777777" w:rsidTr="00603CED">
        <w:trPr>
          <w:trHeight w:val="300"/>
        </w:trPr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4A77059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lastRenderedPageBreak/>
              <w:t>1.06 [0.60; 1.88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531ED317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04 [0.86; 1.25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6094F3A4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03 [0.73; 1.45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4D53D60F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11 [0.64; 1.92]</w:t>
            </w:r>
          </w:p>
        </w:tc>
        <w:tc>
          <w:tcPr>
            <w:tcW w:w="1913" w:type="dxa"/>
            <w:shd w:val="clear" w:color="auto" w:fill="auto"/>
            <w:noWrap/>
            <w:vAlign w:val="bottom"/>
            <w:hideMark/>
          </w:tcPr>
          <w:p w14:paraId="2447E47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90 [0.61; 1.34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7514ECC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19 [0.89; 1.58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3ECD04BC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85 [0.61; 1.18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5A3B63CE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  <w:t>Sorafenib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3370C8ED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11 [0.84; 1.46]</w:t>
            </w:r>
          </w:p>
        </w:tc>
      </w:tr>
      <w:tr w:rsidR="00247E61" w:rsidRPr="00247E61" w14:paraId="14CC6A26" w14:textId="77777777" w:rsidTr="00603CED">
        <w:trPr>
          <w:trHeight w:val="300"/>
        </w:trPr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08C599DD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96 [0.54; 1.71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1FAC6650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94 [0.76; 1.15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33DDD94A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93 [0.65; 1.32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60E5B7A2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00 [0.58; 1.75]</w:t>
            </w:r>
          </w:p>
        </w:tc>
        <w:tc>
          <w:tcPr>
            <w:tcW w:w="1913" w:type="dxa"/>
            <w:shd w:val="clear" w:color="auto" w:fill="auto"/>
            <w:noWrap/>
            <w:vAlign w:val="bottom"/>
            <w:hideMark/>
          </w:tcPr>
          <w:p w14:paraId="67C2B431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82 [0.54; 1.22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33879CAF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1.08 [0.80; 1.45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7492BA17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77 [0.55; 1.08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3BFA005D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color w:val="000000"/>
                <w:lang w:eastAsia="en-CA"/>
              </w:rPr>
              <w:t>0.90 [0.68; 1.20]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00ECBAF1" w14:textId="77777777" w:rsidR="00247E61" w:rsidRPr="00247E61" w:rsidRDefault="00247E61" w:rsidP="00247E61">
            <w:pPr>
              <w:spacing w:after="0" w:line="480" w:lineRule="auto"/>
              <w:contextualSpacing/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</w:pPr>
            <w:r w:rsidRPr="00247E61"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  <w:t>Sunitinib</w:t>
            </w:r>
          </w:p>
        </w:tc>
      </w:tr>
    </w:tbl>
    <w:p w14:paraId="0110E8EF" w14:textId="77777777" w:rsidR="00247E61" w:rsidRPr="00247E61" w:rsidRDefault="00247E61" w:rsidP="00247E61">
      <w:pPr>
        <w:spacing w:after="0" w:line="480" w:lineRule="auto"/>
        <w:contextualSpacing/>
        <w:rPr>
          <w:rFonts w:ascii="Calibri" w:eastAsia="Times New Roman" w:hAnsi="Calibri" w:cs="Calibri"/>
          <w:lang w:eastAsia="en-CA"/>
        </w:rPr>
      </w:pPr>
    </w:p>
    <w:p w14:paraId="00C4CF7D" w14:textId="77777777" w:rsidR="00247E61" w:rsidRPr="00247E61" w:rsidRDefault="00247E61" w:rsidP="00247E61">
      <w:pPr>
        <w:spacing w:after="0" w:line="480" w:lineRule="auto"/>
        <w:contextualSpacing/>
        <w:rPr>
          <w:rFonts w:ascii="Calibri" w:eastAsia="Times New Roman" w:hAnsi="Calibri" w:cs="Calibri"/>
          <w:lang w:eastAsia="en-CA"/>
        </w:rPr>
      </w:pPr>
      <w:r w:rsidRPr="00247E61">
        <w:rPr>
          <w:rFonts w:ascii="Calibri" w:eastAsia="Times New Roman" w:hAnsi="Calibri" w:cs="Calibri"/>
          <w:lang w:eastAsia="en-CA"/>
        </w:rPr>
        <w:br w:type="page"/>
      </w:r>
    </w:p>
    <w:p w14:paraId="1958A227" w14:textId="77777777" w:rsidR="00247E61" w:rsidRPr="00247E61" w:rsidRDefault="00247E61" w:rsidP="00247E61">
      <w:pPr>
        <w:spacing w:after="0" w:line="480" w:lineRule="auto"/>
        <w:contextualSpacing/>
        <w:rPr>
          <w:rFonts w:ascii="Calibri" w:eastAsia="Times New Roman" w:hAnsi="Calibri" w:cs="Calibri"/>
          <w:lang w:eastAsia="en-CA"/>
        </w:rPr>
        <w:sectPr w:rsidR="00247E61" w:rsidRPr="00247E61" w:rsidSect="00354FAC">
          <w:pgSz w:w="16840" w:h="11900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78516E2E" w14:textId="77777777" w:rsidR="00247E61" w:rsidRPr="00247E61" w:rsidRDefault="00247E61" w:rsidP="00247E61">
      <w:pPr>
        <w:spacing w:after="0" w:line="480" w:lineRule="auto"/>
        <w:contextualSpacing/>
        <w:rPr>
          <w:rFonts w:ascii="Calibri" w:eastAsia="Times New Roman" w:hAnsi="Calibri" w:cs="Calibri"/>
          <w:lang w:eastAsia="en-CA"/>
        </w:rPr>
      </w:pPr>
      <w:r w:rsidRPr="00247E61">
        <w:rPr>
          <w:rFonts w:ascii="Calibri" w:eastAsia="Times New Roman" w:hAnsi="Calibri" w:cs="Calibri"/>
          <w:b/>
          <w:bCs/>
          <w:lang w:eastAsia="en-CA"/>
        </w:rPr>
        <w:lastRenderedPageBreak/>
        <w:t xml:space="preserve">Online Supplementary Figure 1. </w:t>
      </w:r>
      <w:r w:rsidRPr="00247E61">
        <w:rPr>
          <w:rFonts w:ascii="Calibri" w:eastAsia="Times New Roman" w:hAnsi="Calibri" w:cs="Calibri"/>
          <w:lang w:eastAsia="en-CA"/>
        </w:rPr>
        <w:t>PRISMA flow chart</w:t>
      </w:r>
    </w:p>
    <w:p w14:paraId="66FCD6DD" w14:textId="77777777" w:rsidR="00247E61" w:rsidRPr="00247E61" w:rsidRDefault="00247E61" w:rsidP="00247E61">
      <w:pPr>
        <w:spacing w:after="0" w:line="480" w:lineRule="auto"/>
        <w:contextualSpacing/>
        <w:rPr>
          <w:rFonts w:ascii="Calibri" w:eastAsia="Times New Roman" w:hAnsi="Calibri" w:cs="Calibri"/>
          <w:b/>
          <w:bCs/>
          <w:lang w:eastAsia="en-CA"/>
        </w:rPr>
      </w:pPr>
    </w:p>
    <w:p w14:paraId="0CCBDBBE" w14:textId="77777777" w:rsidR="00247E61" w:rsidRPr="00247E61" w:rsidRDefault="00247E61" w:rsidP="00247E61">
      <w:pPr>
        <w:spacing w:after="0" w:line="480" w:lineRule="auto"/>
        <w:contextualSpacing/>
        <w:rPr>
          <w:rFonts w:ascii="Calibri" w:eastAsia="Times New Roman" w:hAnsi="Calibri" w:cs="Calibri"/>
          <w:lang w:eastAsia="en-CA"/>
        </w:rPr>
      </w:pPr>
      <w:r w:rsidRPr="00247E61">
        <w:rPr>
          <w:rFonts w:ascii="Calibri" w:eastAsia="Times New Roman" w:hAnsi="Calibri" w:cs="Calibri"/>
          <w:noProof/>
          <w:lang w:val="en-US"/>
        </w:rPr>
        <w:drawing>
          <wp:inline distT="0" distB="0" distL="0" distR="0" wp14:anchorId="5C51320F" wp14:editId="31FA43AA">
            <wp:extent cx="5727700" cy="4603805"/>
            <wp:effectExtent l="0" t="0" r="6350" b="6350"/>
            <wp:docPr id="4" name="Picture 4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Diagram&#10;&#10;Description automatically generated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090" cy="4606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B9BA61" w14:textId="77777777" w:rsidR="00247E61" w:rsidRPr="00247E61" w:rsidRDefault="00247E61" w:rsidP="00247E61">
      <w:pPr>
        <w:spacing w:after="0" w:line="480" w:lineRule="auto"/>
        <w:contextualSpacing/>
        <w:rPr>
          <w:rFonts w:ascii="Calibri" w:eastAsia="Times New Roman" w:hAnsi="Calibri" w:cs="Calibri"/>
          <w:b/>
          <w:bCs/>
          <w:lang w:eastAsia="en-CA"/>
        </w:rPr>
      </w:pPr>
      <w:r w:rsidRPr="00247E61">
        <w:rPr>
          <w:rFonts w:ascii="Calibri" w:eastAsia="Times New Roman" w:hAnsi="Calibri" w:cs="Calibri"/>
          <w:b/>
          <w:bCs/>
          <w:lang w:eastAsia="en-CA"/>
        </w:rPr>
        <w:br w:type="page"/>
      </w:r>
    </w:p>
    <w:p w14:paraId="072FD11E" w14:textId="77777777" w:rsidR="00247E61" w:rsidRPr="00247E61" w:rsidRDefault="00247E61" w:rsidP="00247E61">
      <w:pPr>
        <w:spacing w:after="0" w:line="480" w:lineRule="auto"/>
        <w:contextualSpacing/>
        <w:rPr>
          <w:rFonts w:ascii="Calibri" w:eastAsia="Times New Roman" w:hAnsi="Calibri" w:cs="Calibri"/>
          <w:b/>
          <w:bCs/>
          <w:lang w:eastAsia="en-CA"/>
        </w:rPr>
      </w:pPr>
      <w:r w:rsidRPr="00247E61">
        <w:rPr>
          <w:rFonts w:ascii="Calibri" w:eastAsia="Times New Roman" w:hAnsi="Calibri" w:cs="Calibri"/>
          <w:b/>
          <w:bCs/>
          <w:lang w:eastAsia="en-CA"/>
        </w:rPr>
        <w:lastRenderedPageBreak/>
        <w:t xml:space="preserve">Online Supplementary Figure 2. </w:t>
      </w:r>
      <w:r w:rsidRPr="00247E61">
        <w:rPr>
          <w:rFonts w:ascii="Calibri" w:eastAsia="Times New Roman" w:hAnsi="Calibri" w:cs="Calibri"/>
          <w:lang w:eastAsia="en-CA"/>
        </w:rPr>
        <w:t>Forest plot for severe adverse events versus observation</w:t>
      </w:r>
    </w:p>
    <w:p w14:paraId="50761003" w14:textId="77777777" w:rsidR="00247E61" w:rsidRPr="00247E61" w:rsidRDefault="00247E61" w:rsidP="00247E61">
      <w:pPr>
        <w:spacing w:after="0" w:line="480" w:lineRule="auto"/>
        <w:contextualSpacing/>
        <w:rPr>
          <w:rFonts w:ascii="Calibri" w:eastAsia="Times New Roman" w:hAnsi="Calibri" w:cs="Calibri"/>
          <w:lang w:eastAsia="en-CA"/>
        </w:rPr>
      </w:pPr>
    </w:p>
    <w:p w14:paraId="5D9F2B91" w14:textId="43E006A9" w:rsidR="00965CC5" w:rsidRDefault="00CF553B">
      <w:r w:rsidRPr="00CF553B">
        <w:rPr>
          <w:rFonts w:ascii="Calibri" w:eastAsia="Times New Roman" w:hAnsi="Calibri" w:cs="Calibri"/>
          <w:noProof/>
          <w:lang w:val="en-US"/>
        </w:rPr>
        <w:drawing>
          <wp:anchor distT="0" distB="0" distL="114300" distR="114300" simplePos="0" relativeHeight="251659264" behindDoc="1" locked="0" layoutInCell="1" allowOverlap="1" wp14:anchorId="046C5EE9" wp14:editId="4C81B822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4572000" cy="2170120"/>
            <wp:effectExtent l="0" t="0" r="0" b="0"/>
            <wp:wrapNone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164" t="35725" r="25721" b="31996"/>
                    <a:stretch/>
                  </pic:blipFill>
                  <pic:spPr bwMode="auto">
                    <a:xfrm>
                      <a:off x="0" y="0"/>
                      <a:ext cx="4572000" cy="21701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sectPr w:rsidR="00965CC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47E61"/>
    <w:rsid w:val="00003D60"/>
    <w:rsid w:val="00247E61"/>
    <w:rsid w:val="0041751F"/>
    <w:rsid w:val="005504B8"/>
    <w:rsid w:val="00616DA8"/>
    <w:rsid w:val="00862B9F"/>
    <w:rsid w:val="008D3498"/>
    <w:rsid w:val="00965CC5"/>
    <w:rsid w:val="00AA46EB"/>
    <w:rsid w:val="00B92721"/>
    <w:rsid w:val="00C27612"/>
    <w:rsid w:val="00CF55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1795D2"/>
  <w15:chartTrackingRefBased/>
  <w15:docId w15:val="{11779FBF-D986-4734-9183-CCC2AEAF3D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unhideWhenUsed/>
    <w:rsid w:val="00003D60"/>
    <w:pPr>
      <w:spacing w:after="0" w:line="240" w:lineRule="auto"/>
    </w:pPr>
    <w:rPr>
      <w:rFonts w:eastAsia="Times New Roman" w:cs="Times New Roman"/>
      <w:sz w:val="18"/>
      <w:szCs w:val="18"/>
      <w:lang w:eastAsia="en-CA"/>
    </w:rPr>
  </w:style>
  <w:style w:type="character" w:customStyle="1" w:styleId="BalloonTextChar">
    <w:name w:val="Balloon Text Char"/>
    <w:basedOn w:val="DefaultParagraphFont"/>
    <w:link w:val="BalloonText"/>
    <w:uiPriority w:val="99"/>
    <w:rsid w:val="00003D60"/>
    <w:rPr>
      <w:rFonts w:eastAsia="Times New Roman" w:cs="Times New Roman"/>
      <w:sz w:val="18"/>
      <w:szCs w:val="18"/>
      <w:lang w:eastAsia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emf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11466757BC77B468366EC11E05A2790" ma:contentTypeVersion="16" ma:contentTypeDescription="Create a new document." ma:contentTypeScope="" ma:versionID="47613f61fe51441fc0911d17853c8ddf">
  <xsd:schema xmlns:xsd="http://www.w3.org/2001/XMLSchema" xmlns:xs="http://www.w3.org/2001/XMLSchema" xmlns:p="http://schemas.microsoft.com/office/2006/metadata/properties" xmlns:ns2="e6bd9a6f-8a7b-443a-a73a-94dc40b87584" xmlns:ns3="abc7923e-302f-45e3-8f66-b8eb8af43273" targetNamespace="http://schemas.microsoft.com/office/2006/metadata/properties" ma:root="true" ma:fieldsID="3c7ee4680be4dd502017667813d2ffa2" ns2:_="" ns3:_="">
    <xsd:import namespace="e6bd9a6f-8a7b-443a-a73a-94dc40b87584"/>
    <xsd:import namespace="abc7923e-302f-45e3-8f66-b8eb8af43273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GenerationTime" minOccurs="0"/>
                <xsd:element ref="ns2:MediaServiceEventHashCode" minOccurs="0"/>
                <xsd:element ref="ns2:MediaServiceAutoKeyPoints" minOccurs="0"/>
                <xsd:element ref="ns2:MediaServiceKeyPoints" minOccurs="0"/>
                <xsd:element ref="ns2:MediaLengthInSeconds" minOccurs="0"/>
                <xsd:element ref="ns2:lcf76f155ced4ddcb4097134ff3c332f" minOccurs="0"/>
                <xsd:element ref="ns3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6bd9a6f-8a7b-443a-a73a-94dc40b8758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3ca08ec9-aa16-45cc-a0a9-7e24dde05651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bc7923e-302f-45e3-8f66-b8eb8af43273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269d0650-ccd7-4417-b098-7bd90891b996}" ma:internalName="TaxCatchAll" ma:showField="CatchAllData" ma:web="abc7923e-302f-45e3-8f66-b8eb8af4327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65064FF4-20FB-486D-A497-6608F0649B0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D3FB601-85E7-4AD7-BFAE-EF4BCE88148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6bd9a6f-8a7b-443a-a73a-94dc40b87584"/>
    <ds:schemaRef ds:uri="abc7923e-302f-45e3-8f66-b8eb8af4327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6</Pages>
  <Words>1295</Words>
  <Characters>7383</Characters>
  <Application>Microsoft Office Word</Application>
  <DocSecurity>0</DocSecurity>
  <Lines>61</Lines>
  <Paragraphs>17</Paragraphs>
  <ScaleCrop>false</ScaleCrop>
  <Company/>
  <LinksUpToDate>false</LinksUpToDate>
  <CharactersWithSpaces>86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U Journal</dc:creator>
  <cp:keywords/>
  <dc:description/>
  <cp:lastModifiedBy>SIU Journal</cp:lastModifiedBy>
  <cp:revision>2</cp:revision>
  <dcterms:created xsi:type="dcterms:W3CDTF">2023-12-08T22:13:00Z</dcterms:created>
  <dcterms:modified xsi:type="dcterms:W3CDTF">2023-12-08T22:13:00Z</dcterms:modified>
</cp:coreProperties>
</file>